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110BF4" w14:textId="77777777" w:rsidR="001C5636" w:rsidRDefault="001C5636" w:rsidP="001C5636">
      <w:pPr>
        <w:pStyle w:val="Heading1"/>
      </w:pPr>
      <w:r>
        <w:t>Practice EndNote Bibliography List</w:t>
      </w:r>
    </w:p>
    <w:p w14:paraId="4ACBEBC8" w14:textId="77777777" w:rsidR="001C5636" w:rsidRPr="001C5636" w:rsidRDefault="001C5636" w:rsidP="001C5636">
      <w:pPr>
        <w:pStyle w:val="ListParagraph"/>
        <w:numPr>
          <w:ilvl w:val="0"/>
          <w:numId w:val="1"/>
        </w:numPr>
      </w:pPr>
      <w:r w:rsidRPr="001C5636">
        <w:t>To import these references into EndNote</w:t>
      </w:r>
    </w:p>
    <w:p w14:paraId="301153C6" w14:textId="51BBB532" w:rsidR="001C5636" w:rsidRDefault="001C5636" w:rsidP="001C5636">
      <w:pPr>
        <w:pStyle w:val="ListParagraph"/>
        <w:numPr>
          <w:ilvl w:val="0"/>
          <w:numId w:val="1"/>
        </w:numPr>
      </w:pPr>
      <w:r w:rsidRPr="001C5636">
        <w:t>Go to EndNote tab, select Export to Endnote and then Export Travelling Library</w:t>
      </w:r>
    </w:p>
    <w:p w14:paraId="29231CE7" w14:textId="7BD25D45" w:rsidR="00732A0F" w:rsidRPr="001C5636" w:rsidRDefault="00732A0F" w:rsidP="001C5636">
      <w:pPr>
        <w:pStyle w:val="ListParagraph"/>
        <w:numPr>
          <w:ilvl w:val="0"/>
          <w:numId w:val="1"/>
        </w:numPr>
      </w:pPr>
      <w:r>
        <w:t>*If you are using EndNote web the tab will look slightly different.</w:t>
      </w:r>
    </w:p>
    <w:p w14:paraId="5817D7C4" w14:textId="1773CBBF" w:rsidR="001C5636" w:rsidRDefault="001C5636" w:rsidP="001C5636">
      <w:pPr>
        <w:pStyle w:val="Heading1"/>
      </w:pPr>
      <w:r w:rsidRPr="001C5636">
        <w:drawing>
          <wp:inline distT="0" distB="0" distL="0" distR="0" wp14:anchorId="01A0DDC5" wp14:editId="6F33CF74">
            <wp:extent cx="5731510" cy="1000125"/>
            <wp:effectExtent l="0" t="0" r="254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00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fldChar w:fldCharType="begin">
          <w:fldData xml:space="preserve">PEVuZE5vdGU+PENpdGU+PEF1dGhvcj5TdC4gQXVndXN0aW5lPC9BdXRob3I+PFJlY051bT4yMjwv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TdC4gQXVndXN0aW5lPC9BdXRob3I+PFJlY051bT4yMjwv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fldChar w:fldCharType="end"/>
      </w:r>
    </w:p>
    <w:p w14:paraId="6EF71181" w14:textId="1CF499F6" w:rsidR="001C5636" w:rsidRDefault="001C5636"/>
    <w:p w14:paraId="6EC32FBB" w14:textId="77777777" w:rsidR="001C5636" w:rsidRDefault="001C5636"/>
    <w:p w14:paraId="7FD8B8F2" w14:textId="03058006" w:rsidR="001C5636" w:rsidRPr="001C5636" w:rsidRDefault="001C5636" w:rsidP="001C563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C5636">
        <w:t xml:space="preserve">Calhoun, Adele Ahlberg. </w:t>
      </w:r>
      <w:r w:rsidRPr="001C5636">
        <w:rPr>
          <w:i/>
        </w:rPr>
        <w:t>Spiritual Disciplines Handbook : Practices That Transform Us.</w:t>
      </w:r>
      <w:r w:rsidRPr="001C5636">
        <w:t xml:space="preserve"> Downers Grove, Ill.: InterVarsity Press, 2005. </w:t>
      </w:r>
      <w:hyperlink r:id="rId6" w:history="1">
        <w:r w:rsidRPr="001C5636">
          <w:rPr>
            <w:rStyle w:val="Hyperlink"/>
          </w:rPr>
          <w:t>http://www.loc.gov/catdir/toc/ecip0515/2005018540.html</w:t>
        </w:r>
      </w:hyperlink>
      <w:r w:rsidRPr="001C5636">
        <w:t>.</w:t>
      </w:r>
    </w:p>
    <w:p w14:paraId="2F9D8CC3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Clinebell, Howard John, and Bridget Clare McKeever. </w:t>
      </w:r>
      <w:r w:rsidRPr="001C5636">
        <w:rPr>
          <w:i/>
        </w:rPr>
        <w:t>Basic Types of Pastoral Care &amp; Counseling : Resources for the Ministry of Healing and Growth.</w:t>
      </w:r>
      <w:r w:rsidRPr="001C5636">
        <w:t xml:space="preserve"> Updated and rev. / Bridget Clare McKeever. ed. Nashville: Abingdon Press, 2011.</w:t>
      </w:r>
    </w:p>
    <w:p w14:paraId="62019CC9" w14:textId="2AA1143A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"Covenants." BibleProject, 17 February 2021. video. </w:t>
      </w:r>
      <w:hyperlink r:id="rId7" w:history="1">
        <w:r w:rsidRPr="001C5636">
          <w:rPr>
            <w:rStyle w:val="Hyperlink"/>
          </w:rPr>
          <w:t>https://bibleproject.com/explore/video/covenants/</w:t>
        </w:r>
      </w:hyperlink>
      <w:r w:rsidRPr="001C5636">
        <w:t>.</w:t>
      </w:r>
    </w:p>
    <w:p w14:paraId="66CF06A1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Cully, Iris V. </w:t>
      </w:r>
      <w:r w:rsidRPr="001C5636">
        <w:rPr>
          <w:i/>
        </w:rPr>
        <w:t>Education for Spiritual Growth.</w:t>
      </w:r>
      <w:r w:rsidRPr="001C5636">
        <w:t xml:space="preserve"> 1st ed. San Francisco: Harper &amp; Row, 1984.</w:t>
      </w:r>
    </w:p>
    <w:p w14:paraId="23636006" w14:textId="175362C6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DeRobertis, Eugene M., and Andrew M. Bland. "Lifespan Human Development and “the Humanistic Perspective”: A Contribution toward Inclusion." [In English]. </w:t>
      </w:r>
      <w:r w:rsidRPr="001C5636">
        <w:rPr>
          <w:i/>
        </w:rPr>
        <w:t xml:space="preserve">The Humanistic Psychologist </w:t>
      </w:r>
      <w:r w:rsidRPr="001C5636">
        <w:t xml:space="preserve">48, no. 1 (Mar 2020 2020): 3-27. </w:t>
      </w:r>
      <w:hyperlink r:id="rId8" w:history="1">
        <w:r w:rsidRPr="001C5636">
          <w:rPr>
            <w:rStyle w:val="Hyperlink"/>
          </w:rPr>
          <w:t>https://doi.org/http://dx.doi.org/10.1037/hum0000141</w:t>
        </w:r>
      </w:hyperlink>
      <w:r w:rsidRPr="001C5636">
        <w:t xml:space="preserve">. </w:t>
      </w:r>
      <w:hyperlink r:id="rId9" w:history="1">
        <w:r w:rsidRPr="001C5636">
          <w:rPr>
            <w:rStyle w:val="Hyperlink"/>
          </w:rPr>
          <w:t>https://search.proquest.com/scholarly-journals/lifespan-human-development-humanistic-perspective/docview/2223414029/se-2?accountid=31604</w:t>
        </w:r>
      </w:hyperlink>
      <w:r w:rsidRPr="001C5636">
        <w:t>.</w:t>
      </w:r>
    </w:p>
    <w:p w14:paraId="230B2ADE" w14:textId="6FAA6C7A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rPr>
          <w:i/>
        </w:rPr>
        <w:t>Early Judaism: A Comprehensive Overview.</w:t>
      </w:r>
      <w:r w:rsidRPr="001C5636">
        <w:t xml:space="preserve"> Edited by J.J.  Collins and D.C. Harlow. ebook vols.: Wm. B. Eerdmans. </w:t>
      </w:r>
      <w:hyperlink r:id="rId10" w:history="1">
        <w:r w:rsidRPr="001C5636">
          <w:rPr>
            <w:rStyle w:val="Hyperlink"/>
          </w:rPr>
          <w:t>https://www.perlego.com/book/2015817/early-judaism-a-comprehensive-overview-pdf</w:t>
        </w:r>
      </w:hyperlink>
      <w:r w:rsidRPr="001C5636">
        <w:t>.</w:t>
      </w:r>
    </w:p>
    <w:p w14:paraId="60DEB1B8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Egan, Gerard. </w:t>
      </w:r>
      <w:r w:rsidRPr="001C5636">
        <w:rPr>
          <w:i/>
        </w:rPr>
        <w:t>The Skilled Helper : A Problem-Management and Opportunity-Development Approach to Helping.</w:t>
      </w:r>
      <w:r w:rsidRPr="001C5636">
        <w:t xml:space="preserve"> 10th ed. Belmont, Calif.: Brooks/Cole, Cengage Learning, 2014.</w:t>
      </w:r>
    </w:p>
    <w:p w14:paraId="02EDB783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Erickson, Millard J. </w:t>
      </w:r>
      <w:r w:rsidRPr="001C5636">
        <w:rPr>
          <w:i/>
        </w:rPr>
        <w:t>Christian Theology.</w:t>
      </w:r>
      <w:r w:rsidRPr="001C5636">
        <w:t xml:space="preserve"> 2nd ed. Grand Rapids, Mich.: Baker Academic, 2002.</w:t>
      </w:r>
    </w:p>
    <w:p w14:paraId="137E67CF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Grenz, Stanley J. </w:t>
      </w:r>
      <w:r w:rsidRPr="001C5636">
        <w:rPr>
          <w:i/>
        </w:rPr>
        <w:t>Theology for the Community of God.</w:t>
      </w:r>
      <w:r w:rsidRPr="001C5636">
        <w:t xml:space="preserve"> Grand Rapids, Mich.: W.B. Eerdmans, 2000.</w:t>
      </w:r>
    </w:p>
    <w:p w14:paraId="177E5EDE" w14:textId="466A877B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Harrison, James R. "Modern Scholarship and the 'Nature' Miracles: A Defense of Their Historicity and Affirmation of Jesus' Deity." </w:t>
      </w:r>
      <w:r w:rsidRPr="001C5636">
        <w:rPr>
          <w:i/>
        </w:rPr>
        <w:t xml:space="preserve">The Reformed Theological Review </w:t>
      </w:r>
      <w:r w:rsidRPr="001C5636">
        <w:t xml:space="preserve">72, no. 2 (2013): 86-102. </w:t>
      </w:r>
      <w:hyperlink r:id="rId11" w:history="1">
        <w:r w:rsidRPr="001C5636">
          <w:rPr>
            <w:rStyle w:val="Hyperlink"/>
          </w:rPr>
          <w:t>https://search.ebscohost.com/login.aspx?direct=true&amp;AuthType=ip,sso&amp;db=lsdar&amp;AN=ATLA0001971657&amp;site=ehost-live&amp;scope=site&amp;custid=s9398328</w:t>
        </w:r>
      </w:hyperlink>
      <w:r w:rsidRPr="001C5636">
        <w:t>.</w:t>
      </w:r>
    </w:p>
    <w:p w14:paraId="76303F0F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Hindmarsh, Bruce. "Contours of Evangelical Spirituality." In </w:t>
      </w:r>
      <w:r w:rsidRPr="001C5636">
        <w:rPr>
          <w:i/>
        </w:rPr>
        <w:t>Dictionary of Christian Spirituality</w:t>
      </w:r>
      <w:r w:rsidRPr="001C5636">
        <w:t>, edited by Glen G. Scorgie, Simon Chan, Gordon T. Smith and James D. Smith, 146-52. Grand Rapids, Mich.: Zondervan, 2011.</w:t>
      </w:r>
    </w:p>
    <w:p w14:paraId="1B1E387E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Hunter, Rodney J., and Nancy J. Ramsay. </w:t>
      </w:r>
      <w:r w:rsidRPr="001C5636">
        <w:rPr>
          <w:i/>
        </w:rPr>
        <w:t>Dictionary of Pastoral Care and Counseling.</w:t>
      </w:r>
      <w:r w:rsidRPr="001C5636">
        <w:t xml:space="preserve"> Expanded ed. Nashville: Abingdon Press, 2005.</w:t>
      </w:r>
    </w:p>
    <w:p w14:paraId="52599C42" w14:textId="5C452FFE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"Important Events in Church History: Christian History Timeline, Leaders &amp; Writings." 2021, accessed 17 February, 2021, </w:t>
      </w:r>
      <w:hyperlink r:id="rId12" w:history="1">
        <w:r w:rsidRPr="001C5636">
          <w:rPr>
            <w:rStyle w:val="Hyperlink"/>
          </w:rPr>
          <w:t>https://www.christianitytoday.com/history/issues/issue-28/important-events-in-church-history-christian-history.html</w:t>
        </w:r>
      </w:hyperlink>
      <w:r w:rsidRPr="001C5636">
        <w:t>.</w:t>
      </w:r>
    </w:p>
    <w:p w14:paraId="4E1099FE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Jacobs, Michael. </w:t>
      </w:r>
      <w:r w:rsidRPr="001C5636">
        <w:rPr>
          <w:i/>
        </w:rPr>
        <w:t>Swift to Hear : Facilitating Skills in Listening and Responding.</w:t>
      </w:r>
      <w:r w:rsidRPr="001C5636">
        <w:t xml:space="preserve"> 2nd ed. ed. London: SPCK, 2000.</w:t>
      </w:r>
    </w:p>
    <w:p w14:paraId="5E1735AC" w14:textId="57C801BE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lastRenderedPageBreak/>
        <w:t xml:space="preserve">Keith, Warrington. </w:t>
      </w:r>
      <w:r w:rsidRPr="001C5636">
        <w:rPr>
          <w:i/>
        </w:rPr>
        <w:t>The Miracles in the Gospels.</w:t>
      </w:r>
      <w:r w:rsidRPr="001C5636">
        <w:t xml:space="preserve"> London: SPCK Publishing, 2015. Book. </w:t>
      </w:r>
      <w:hyperlink r:id="rId13" w:history="1">
        <w:r w:rsidRPr="001C5636">
          <w:rPr>
            <w:rStyle w:val="Hyperlink"/>
          </w:rPr>
          <w:t>https://search.ebscohost.com/login.aspx?direct=true&amp;AuthType=ip,sso&amp;db=nlebk&amp;AN=1095432&amp;site=ehost-live&amp;scope=site&amp;custid=s9398328</w:t>
        </w:r>
      </w:hyperlink>
      <w:r w:rsidRPr="001C5636">
        <w:t>.</w:t>
      </w:r>
    </w:p>
    <w:p w14:paraId="463FE504" w14:textId="3350D901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"Spiritual Formation: A Life-Long Pastoral Journey." Enrichment Journal, Assemblies of God 2014, </w:t>
      </w:r>
      <w:hyperlink r:id="rId14" w:history="1">
        <w:r w:rsidRPr="001C5636">
          <w:rPr>
            <w:rStyle w:val="Hyperlink"/>
          </w:rPr>
          <w:t>http://enrichmentjournal.ag.org/200701/200701_072_SprtlForm.cfm</w:t>
        </w:r>
      </w:hyperlink>
      <w:r w:rsidRPr="001C5636">
        <w:t>.</w:t>
      </w:r>
    </w:p>
    <w:p w14:paraId="1D1D84DC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Lyall, David. </w:t>
      </w:r>
      <w:r w:rsidRPr="001C5636">
        <w:rPr>
          <w:i/>
        </w:rPr>
        <w:t>Integrity of Pastoral Care.</w:t>
      </w:r>
      <w:r w:rsidRPr="001C5636">
        <w:t xml:space="preserve"> London: SPCK, 2001.</w:t>
      </w:r>
    </w:p>
    <w:p w14:paraId="6E78FE64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McGrath, Alister E. </w:t>
      </w:r>
      <w:r w:rsidRPr="001C5636">
        <w:rPr>
          <w:i/>
        </w:rPr>
        <w:t>Christian Spirituality : An Introduction.</w:t>
      </w:r>
      <w:r w:rsidRPr="001C5636">
        <w:t xml:space="preserve"> Oxford, UK ; Malden, Mass.: Blackwell Publishers, 1999.</w:t>
      </w:r>
    </w:p>
    <w:p w14:paraId="2F9D8A95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Randall, Ian M. "Evangelical Spirituality." In </w:t>
      </w:r>
      <w:r w:rsidRPr="001C5636">
        <w:rPr>
          <w:i/>
        </w:rPr>
        <w:t>The New Westminster Dictionary of Christian Spirituality</w:t>
      </w:r>
      <w:r w:rsidRPr="001C5636">
        <w:t>, edited by Philip Sheldrake, 289-91. Louisville, Ky.: Westminster John Knox Press, 2005.</w:t>
      </w:r>
    </w:p>
    <w:p w14:paraId="26A97EE1" w14:textId="0F7933D0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Ruthven, Jon. "On the Quest for Authentic Christianity: Protestant Tradition and the Mission of Jesus." </w:t>
      </w:r>
      <w:r w:rsidRPr="001C5636">
        <w:rPr>
          <w:i/>
        </w:rPr>
        <w:t xml:space="preserve">Journal of Pentecostal Theology </w:t>
      </w:r>
      <w:r w:rsidRPr="001C5636">
        <w:t xml:space="preserve">25, no. 2 (2016): 242-53. </w:t>
      </w:r>
      <w:hyperlink r:id="rId15" w:history="1">
        <w:r w:rsidRPr="001C5636">
          <w:rPr>
            <w:rStyle w:val="Hyperlink"/>
          </w:rPr>
          <w:t>https://doi.org/10.1163/17455251-02502006</w:t>
        </w:r>
      </w:hyperlink>
      <w:r w:rsidRPr="001C5636">
        <w:t xml:space="preserve">. </w:t>
      </w:r>
      <w:hyperlink r:id="rId16" w:history="1">
        <w:r w:rsidRPr="001C5636">
          <w:rPr>
            <w:rStyle w:val="Hyperlink"/>
          </w:rPr>
          <w:t>https://search.ebscohost.com/login.aspx?direct=true&amp;AuthType=ip,sso&amp;db=lsdar&amp;AN=ATLAiGEV161121003267&amp;site=ehost-live&amp;scope=site&amp;custid=s9398328</w:t>
        </w:r>
      </w:hyperlink>
      <w:r w:rsidRPr="001C5636">
        <w:t>.</w:t>
      </w:r>
    </w:p>
    <w:p w14:paraId="7F57006A" w14:textId="13DF60F6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"Why We Must Understand the Covenants to Understand the Bible." Crossway 2017, </w:t>
      </w:r>
      <w:hyperlink r:id="rId17" w:history="1">
        <w:r w:rsidRPr="001C5636">
          <w:rPr>
            <w:rStyle w:val="Hyperlink"/>
          </w:rPr>
          <w:t>https://www.crossway.org/articles/why-we-must-understand-the-covenants-to-understand-the-bible/</w:t>
        </w:r>
      </w:hyperlink>
      <w:r w:rsidRPr="001C5636">
        <w:t>.</w:t>
      </w:r>
    </w:p>
    <w:p w14:paraId="739B3C35" w14:textId="09640CD3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Spurgeon, C.H. "A Sermon (No. 61) Delivered on Sabbath Morning, January 20, 1856." (1856). </w:t>
      </w:r>
      <w:hyperlink r:id="rId18" w:history="1">
        <w:r w:rsidRPr="001C5636">
          <w:rPr>
            <w:rStyle w:val="Hyperlink"/>
          </w:rPr>
          <w:t>http://www.spurgeon.org/sermons/0061.htm</w:t>
        </w:r>
      </w:hyperlink>
      <w:r w:rsidRPr="001C5636">
        <w:t>.</w:t>
      </w:r>
    </w:p>
    <w:p w14:paraId="5C7A61B5" w14:textId="2D917BD6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St. Augustine. "Of the Beatific Vision Ch. 22, Section 29." In </w:t>
      </w:r>
      <w:r w:rsidRPr="001C5636">
        <w:rPr>
          <w:i/>
        </w:rPr>
        <w:t xml:space="preserve">NPNF1-02. St. Augustine's City of God and Christian Doctrine, </w:t>
      </w:r>
      <w:hyperlink r:id="rId19" w:history="1">
        <w:r w:rsidRPr="001C5636">
          <w:rPr>
            <w:rStyle w:val="Hyperlink"/>
          </w:rPr>
          <w:t>http://www.ccel.org/ccel/schaff/npnf102.iv.XXII.29.html</w:t>
        </w:r>
      </w:hyperlink>
      <w:r w:rsidRPr="001C5636">
        <w:t>.</w:t>
      </w:r>
    </w:p>
    <w:p w14:paraId="3E0CE2FA" w14:textId="40A2302A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Treasure, Julian. "5 Ways to Listen Better." In </w:t>
      </w:r>
      <w:r w:rsidRPr="001C5636">
        <w:rPr>
          <w:i/>
        </w:rPr>
        <w:t>TEDGlobal 2011</w:t>
      </w:r>
      <w:r w:rsidRPr="001C5636">
        <w:t xml:space="preserve">, July 2011. </w:t>
      </w:r>
      <w:hyperlink r:id="rId20" w:history="1">
        <w:r w:rsidRPr="001C5636">
          <w:rPr>
            <w:rStyle w:val="Hyperlink"/>
          </w:rPr>
          <w:t>http://www.ted.com/talks/julian_treasure_5_ways_to_listen_better#t-84970</w:t>
        </w:r>
      </w:hyperlink>
      <w:r w:rsidRPr="001C5636">
        <w:t>.</w:t>
      </w:r>
    </w:p>
    <w:p w14:paraId="07AC979F" w14:textId="77777777" w:rsidR="001C5636" w:rsidRPr="001C5636" w:rsidRDefault="001C5636" w:rsidP="001C5636">
      <w:pPr>
        <w:pStyle w:val="EndNoteBibliography"/>
        <w:spacing w:after="0"/>
        <w:ind w:left="720" w:hanging="720"/>
      </w:pPr>
      <w:r w:rsidRPr="001C5636">
        <w:t xml:space="preserve">Volf, Miroslav. "Theology for a Way of Life." In </w:t>
      </w:r>
      <w:r w:rsidRPr="001C5636">
        <w:rPr>
          <w:i/>
        </w:rPr>
        <w:t>Practicing Theology : Beliefs and Practices in Christian Life</w:t>
      </w:r>
      <w:r w:rsidRPr="001C5636">
        <w:t>, edited by Miroslav Volf and Dorothy C. Bass, 245-63. Grand Rapids, Mich.: W.B. Eerdmans, 2002.</w:t>
      </w:r>
    </w:p>
    <w:p w14:paraId="4EDAADF6" w14:textId="2FBD6FD6" w:rsidR="001C5636" w:rsidRPr="001C5636" w:rsidRDefault="001C5636" w:rsidP="001C5636">
      <w:pPr>
        <w:pStyle w:val="EndNoteBibliography"/>
        <w:ind w:left="720" w:hanging="720"/>
      </w:pPr>
      <w:r w:rsidRPr="001C5636">
        <w:t xml:space="preserve">Vondey, Wolfgang. "The Making of a Black Liturgy: Pentecostal Worship and Spirituality from African Slave Narratives to American Cityscapes." </w:t>
      </w:r>
      <w:r w:rsidRPr="001C5636">
        <w:rPr>
          <w:i/>
        </w:rPr>
        <w:t xml:space="preserve">Black Theology: An International Journal </w:t>
      </w:r>
      <w:r w:rsidRPr="001C5636">
        <w:t xml:space="preserve">10, no. 2 (2012): 147-68. </w:t>
      </w:r>
      <w:hyperlink r:id="rId21" w:history="1">
        <w:r w:rsidRPr="001C5636">
          <w:rPr>
            <w:rStyle w:val="Hyperlink"/>
          </w:rPr>
          <w:t>https://doi.org/10.1558/blth.v10i2.147</w:t>
        </w:r>
      </w:hyperlink>
      <w:r w:rsidRPr="001C5636">
        <w:t xml:space="preserve">. </w:t>
      </w:r>
      <w:hyperlink r:id="rId22" w:history="1">
        <w:r w:rsidRPr="001C5636">
          <w:rPr>
            <w:rStyle w:val="Hyperlink"/>
          </w:rPr>
          <w:t>http://search.ebscohost.com/login.aspx?direct=true&amp;db=aph&amp;AN=84544392&amp;site=ehost-live</w:t>
        </w:r>
      </w:hyperlink>
      <w:r w:rsidRPr="001C5636">
        <w:t>.</w:t>
      </w:r>
    </w:p>
    <w:p w14:paraId="0D45F4B7" w14:textId="597A9609" w:rsidR="002C2D3C" w:rsidRDefault="001C5636">
      <w:r>
        <w:fldChar w:fldCharType="end"/>
      </w:r>
    </w:p>
    <w:sectPr w:rsidR="002C2D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A8549C7"/>
    <w:multiLevelType w:val="hybridMultilevel"/>
    <w:tmpl w:val="53E87FC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Foot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5rzvwrkwzpxretafopvv22vxzvtpd0x0az&quot;&gt;My EndNote Library_Academic Skills&lt;record-ids&gt;&lt;item&gt;1&lt;/item&gt;&lt;item&gt;4&lt;/item&gt;&lt;item&gt;6&lt;/item&gt;&lt;item&gt;10&lt;/item&gt;&lt;item&gt;12&lt;/item&gt;&lt;item&gt;14&lt;/item&gt;&lt;item&gt;15&lt;/item&gt;&lt;item&gt;17&lt;/item&gt;&lt;item&gt;18&lt;/item&gt;&lt;item&gt;19&lt;/item&gt;&lt;item&gt;20&lt;/item&gt;&lt;item&gt;22&lt;/item&gt;&lt;item&gt;34&lt;/item&gt;&lt;item&gt;37&lt;/item&gt;&lt;item&gt;40&lt;/item&gt;&lt;item&gt;41&lt;/item&gt;&lt;item&gt;42&lt;/item&gt;&lt;item&gt;43&lt;/item&gt;&lt;item&gt;44&lt;/item&gt;&lt;item&gt;45&lt;/item&gt;&lt;item&gt;46&lt;/item&gt;&lt;item&gt;47&lt;/item&gt;&lt;item&gt;49&lt;/item&gt;&lt;item&gt;50&lt;/item&gt;&lt;item&gt;56&lt;/item&gt;&lt;item&gt;59&lt;/item&gt;&lt;/record-ids&gt;&lt;/item&gt;&lt;/Libraries&gt;"/>
  </w:docVars>
  <w:rsids>
    <w:rsidRoot w:val="001C5636"/>
    <w:rsid w:val="001C5636"/>
    <w:rsid w:val="002C2D3C"/>
    <w:rsid w:val="00732A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B0FA2D"/>
  <w15:chartTrackingRefBased/>
  <w15:docId w15:val="{D489D8D2-A24F-4527-8863-E5D49A3C29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563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C56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56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56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C563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1C56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C5636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C563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1C563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http://dx.doi.org/10.1037/hum0000141" TargetMode="External"/><Relationship Id="rId13" Type="http://schemas.openxmlformats.org/officeDocument/2006/relationships/hyperlink" Target="https://search.ebscohost.com/login.aspx?direct=true&amp;AuthType=ip,sso&amp;db=nlebk&amp;AN=1095432&amp;site=ehost-live&amp;scope=site&amp;custid=s9398328" TargetMode="External"/><Relationship Id="rId18" Type="http://schemas.openxmlformats.org/officeDocument/2006/relationships/hyperlink" Target="http://www.spurgeon.org/sermons/0061.htm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558/blth.v10i2.147" TargetMode="External"/><Relationship Id="rId7" Type="http://schemas.openxmlformats.org/officeDocument/2006/relationships/hyperlink" Target="https://bibleproject.com/explore/video/covenants/" TargetMode="External"/><Relationship Id="rId12" Type="http://schemas.openxmlformats.org/officeDocument/2006/relationships/hyperlink" Target="https://www.christianitytoday.com/history/issues/issue-28/important-events-in-church-history-christian-history.html" TargetMode="External"/><Relationship Id="rId17" Type="http://schemas.openxmlformats.org/officeDocument/2006/relationships/hyperlink" Target="https://www.crossway.org/articles/why-we-must-understand-the-covenants-to-understand-the-bible/" TargetMode="External"/><Relationship Id="rId2" Type="http://schemas.openxmlformats.org/officeDocument/2006/relationships/styles" Target="styles.xml"/><Relationship Id="rId16" Type="http://schemas.openxmlformats.org/officeDocument/2006/relationships/hyperlink" Target="https://search.ebscohost.com/login.aspx?direct=true&amp;AuthType=ip,sso&amp;db=lsdar&amp;AN=ATLAiGEV161121003267&amp;site=ehost-live&amp;scope=site&amp;custid=s9398328" TargetMode="External"/><Relationship Id="rId20" Type="http://schemas.openxmlformats.org/officeDocument/2006/relationships/hyperlink" Target="http://www.ted.com/talks/julian_treasure_5_ways_to_listen_better#t-84970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loc.gov/catdir/toc/ecip0515/2005018540.html" TargetMode="External"/><Relationship Id="rId11" Type="http://schemas.openxmlformats.org/officeDocument/2006/relationships/hyperlink" Target="https://search.ebscohost.com/login.aspx?direct=true&amp;AuthType=ip,sso&amp;db=lsdar&amp;AN=ATLA0001971657&amp;site=ehost-live&amp;scope=site&amp;custid=s9398328" TargetMode="External"/><Relationship Id="rId24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hyperlink" Target="https://doi.org/10.1163/17455251-02502006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s://www.perlego.com/book/2015817/early-judaism-a-comprehensive-overview-pdf" TargetMode="External"/><Relationship Id="rId19" Type="http://schemas.openxmlformats.org/officeDocument/2006/relationships/hyperlink" Target="http://www.ccel.org/ccel/schaff/npnf102.iv.XXII.29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search.proquest.com/scholarly-journals/lifespan-human-development-humanistic-perspective/docview/2223414029/se-2?accountid=31604" TargetMode="External"/><Relationship Id="rId14" Type="http://schemas.openxmlformats.org/officeDocument/2006/relationships/hyperlink" Target="http://enrichmentjournal.ag.org/200701/200701_072_SprtlForm.cfm" TargetMode="External"/><Relationship Id="rId22" Type="http://schemas.openxmlformats.org/officeDocument/2006/relationships/hyperlink" Target="http://search.ebscohost.com/login.aspx?direct=true&amp;db=aph&amp;AN=84544392&amp;site=ehost-liv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2</Pages>
  <Words>1023</Words>
  <Characters>5833</Characters>
  <Application>Microsoft Office Word</Application>
  <DocSecurity>0</DocSecurity>
  <Lines>48</Lines>
  <Paragraphs>13</Paragraphs>
  <ScaleCrop>false</ScaleCrop>
  <Company/>
  <LinksUpToDate>false</LinksUpToDate>
  <CharactersWithSpaces>6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yle Kent</dc:creator>
  <cp:keywords/>
  <dc:description/>
  <cp:lastModifiedBy>Gayle Kent</cp:lastModifiedBy>
  <cp:revision>2</cp:revision>
  <dcterms:created xsi:type="dcterms:W3CDTF">2021-02-18T01:52:00Z</dcterms:created>
  <dcterms:modified xsi:type="dcterms:W3CDTF">2021-02-18T02:51:00Z</dcterms:modified>
</cp:coreProperties>
</file>